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7F9090D" w14:textId="77777777" w:rsidR="00737164" w:rsidRDefault="00737164" w:rsidP="00631F01">
      <w:bookmarkStart w:id="0" w:name="_GoBack"/>
    </w:p>
    <w:p w14:paraId="15C400D3" w14:textId="77777777" w:rsidR="00737164" w:rsidRDefault="00737164" w:rsidP="00631F01"/>
    <w:p w14:paraId="5C018DB7" w14:textId="77777777" w:rsidR="00737164" w:rsidRDefault="00737164" w:rsidP="00631F01"/>
    <w:p w14:paraId="0B0D0055" w14:textId="77777777" w:rsidR="00737164" w:rsidRDefault="00737164" w:rsidP="00631F01"/>
    <w:p w14:paraId="7FF0C771" w14:textId="77777777" w:rsidR="00737164" w:rsidRDefault="00737164" w:rsidP="00631F01"/>
    <w:p w14:paraId="709B1681" w14:textId="1D70C293" w:rsidR="00631F01" w:rsidRDefault="00637E09" w:rsidP="00631F01">
      <w:r>
        <w:t>October 28, 2019</w:t>
      </w:r>
    </w:p>
    <w:p w14:paraId="09E53315" w14:textId="38E57084" w:rsidR="00ED275A" w:rsidRDefault="00ED275A" w:rsidP="00631F01"/>
    <w:p w14:paraId="551A4128" w14:textId="77777777" w:rsidR="00ED275A" w:rsidRDefault="00ED275A" w:rsidP="00631F01"/>
    <w:p w14:paraId="630A9308" w14:textId="77777777" w:rsidR="00EB62E2" w:rsidRDefault="00EB62E2" w:rsidP="00631F01"/>
    <w:p w14:paraId="08BB492E" w14:textId="27EDA61E" w:rsidR="00631F01" w:rsidRDefault="00631F01" w:rsidP="00631F01">
      <w:r w:rsidRPr="004D1D5D">
        <w:t xml:space="preserve">Dear </w:t>
      </w:r>
      <w:r w:rsidR="00EB62E2">
        <w:t>Editor</w:t>
      </w:r>
      <w:r w:rsidRPr="004D1D5D">
        <w:t>,</w:t>
      </w:r>
    </w:p>
    <w:p w14:paraId="02C5ABE1" w14:textId="40BD9767" w:rsidR="00637E09" w:rsidRDefault="00EB62E2" w:rsidP="00C55490">
      <w:r>
        <w:t xml:space="preserve">I am </w:t>
      </w:r>
      <w:r w:rsidR="00631F01" w:rsidRPr="004D1D5D">
        <w:t xml:space="preserve">grateful for the opportunity to revise </w:t>
      </w:r>
      <w:r>
        <w:t>my</w:t>
      </w:r>
      <w:r w:rsidR="00631F01" w:rsidRPr="004D1D5D">
        <w:t xml:space="preserve"> manuscript</w:t>
      </w:r>
      <w:r w:rsidR="00C55490">
        <w:t xml:space="preserve"> before it is accepted for publication</w:t>
      </w:r>
      <w:r w:rsidR="00243213">
        <w:t>.</w:t>
      </w:r>
      <w:r w:rsidR="00C55490">
        <w:t xml:space="preserve"> </w:t>
      </w:r>
      <w:r w:rsidR="006F3529">
        <w:t>Below I provide the point-to-point responses</w:t>
      </w:r>
      <w:r w:rsidR="00C55490">
        <w:t xml:space="preserve"> to address the three final comments from the 3</w:t>
      </w:r>
      <w:r w:rsidR="00C55490" w:rsidRPr="00C55490">
        <w:rPr>
          <w:vertAlign w:val="superscript"/>
        </w:rPr>
        <w:t>rd</w:t>
      </w:r>
      <w:r w:rsidR="00C55490">
        <w:t xml:space="preserve"> reviewer.</w:t>
      </w:r>
    </w:p>
    <w:p w14:paraId="0EFE8067" w14:textId="77777777" w:rsidR="00637E09" w:rsidRPr="00C55490" w:rsidRDefault="00637E09" w:rsidP="00637E09">
      <w:pPr>
        <w:spacing w:after="0" w:line="240" w:lineRule="auto"/>
        <w:jc w:val="both"/>
        <w:rPr>
          <w:i/>
        </w:rPr>
      </w:pPr>
      <w:r w:rsidRPr="00C55490">
        <w:rPr>
          <w:i/>
        </w:rPr>
        <w:t>Reviewer: 3</w:t>
      </w:r>
    </w:p>
    <w:p w14:paraId="4AD487BA" w14:textId="77777777" w:rsidR="00637E09" w:rsidRPr="00C55490" w:rsidRDefault="00637E09" w:rsidP="00637E09">
      <w:pPr>
        <w:spacing w:after="0" w:line="240" w:lineRule="auto"/>
        <w:jc w:val="both"/>
        <w:rPr>
          <w:i/>
        </w:rPr>
      </w:pPr>
      <w:r w:rsidRPr="00C55490">
        <w:rPr>
          <w:i/>
        </w:rPr>
        <w:t>Comments to the Author</w:t>
      </w:r>
    </w:p>
    <w:p w14:paraId="5667C4DC" w14:textId="77777777" w:rsidR="00637E09" w:rsidRPr="00C55490" w:rsidRDefault="00637E09" w:rsidP="00637E09">
      <w:pPr>
        <w:spacing w:after="0" w:line="240" w:lineRule="auto"/>
        <w:jc w:val="both"/>
        <w:rPr>
          <w:i/>
        </w:rPr>
      </w:pPr>
      <w:r w:rsidRPr="00C55490">
        <w:rPr>
          <w:i/>
        </w:rPr>
        <w:t>My previous comments were well addressed by the author. I have only a few minor comments:</w:t>
      </w:r>
    </w:p>
    <w:p w14:paraId="65F8010A" w14:textId="77777777" w:rsidR="00637E09" w:rsidRPr="00C55490" w:rsidRDefault="00637E09" w:rsidP="00637E09">
      <w:pPr>
        <w:spacing w:after="0" w:line="240" w:lineRule="auto"/>
        <w:jc w:val="both"/>
        <w:rPr>
          <w:i/>
        </w:rPr>
      </w:pPr>
    </w:p>
    <w:p w14:paraId="764CC3A8" w14:textId="44662CE0" w:rsidR="00637E09" w:rsidRDefault="00637E09" w:rsidP="00637E09">
      <w:pPr>
        <w:spacing w:after="0" w:line="240" w:lineRule="auto"/>
        <w:jc w:val="both"/>
      </w:pPr>
      <w:r w:rsidRPr="00C55490">
        <w:rPr>
          <w:i/>
        </w:rPr>
        <w:t xml:space="preserve">1, in the ‘Methods’ section, “Main categories of functions of </w:t>
      </w:r>
      <w:proofErr w:type="spellStart"/>
      <w:r w:rsidRPr="00C55490">
        <w:rPr>
          <w:i/>
        </w:rPr>
        <w:t>scGEAToolbox</w:t>
      </w:r>
      <w:proofErr w:type="spellEnd"/>
      <w:r w:rsidRPr="00C55490">
        <w:rPr>
          <w:i/>
        </w:rPr>
        <w:t xml:space="preserve">” -&gt; “The main categories of functions of </w:t>
      </w:r>
      <w:proofErr w:type="spellStart"/>
      <w:r w:rsidRPr="00C55490">
        <w:rPr>
          <w:i/>
        </w:rPr>
        <w:t>scGEAToolbox</w:t>
      </w:r>
      <w:proofErr w:type="spellEnd"/>
      <w:r w:rsidRPr="00C55490">
        <w:rPr>
          <w:i/>
        </w:rPr>
        <w:t>”</w:t>
      </w:r>
      <w:r>
        <w:t>.</w:t>
      </w:r>
    </w:p>
    <w:p w14:paraId="1ED45AC7" w14:textId="53AB501F" w:rsidR="00C55490" w:rsidRDefault="00C55490" w:rsidP="00637E09">
      <w:pPr>
        <w:spacing w:after="0" w:line="240" w:lineRule="auto"/>
        <w:jc w:val="both"/>
      </w:pPr>
    </w:p>
    <w:p w14:paraId="6E2D8834" w14:textId="32251D17" w:rsidR="00C55490" w:rsidRDefault="00C55490" w:rsidP="00637E09">
      <w:pPr>
        <w:spacing w:after="0" w:line="240" w:lineRule="auto"/>
        <w:jc w:val="both"/>
      </w:pPr>
      <w:r>
        <w:t>Done.</w:t>
      </w:r>
    </w:p>
    <w:p w14:paraId="13F3E8E9" w14:textId="77777777" w:rsidR="0086269C" w:rsidRDefault="0086269C" w:rsidP="00637E09">
      <w:pPr>
        <w:spacing w:after="0" w:line="240" w:lineRule="auto"/>
        <w:jc w:val="both"/>
      </w:pPr>
    </w:p>
    <w:p w14:paraId="79FAFADD" w14:textId="54D9C250" w:rsidR="00637E09" w:rsidRDefault="00637E09" w:rsidP="00637E09">
      <w:pPr>
        <w:spacing w:after="0" w:line="240" w:lineRule="auto"/>
        <w:jc w:val="both"/>
      </w:pPr>
      <w:r w:rsidRPr="00C55490">
        <w:rPr>
          <w:i/>
        </w:rPr>
        <w:t>2, Line 28 page 2, the authors mentioned ‘It contains the main panel with multiple tabs, namely Load Data, Filter …’. I would suggest the authors refer here to a supplementary figure showing the interface of the GUI</w:t>
      </w:r>
      <w:r>
        <w:t>.</w:t>
      </w:r>
    </w:p>
    <w:p w14:paraId="4100516D" w14:textId="44409EAF" w:rsidR="00C55490" w:rsidRDefault="00C55490" w:rsidP="00637E09">
      <w:pPr>
        <w:spacing w:after="0" w:line="240" w:lineRule="auto"/>
        <w:jc w:val="both"/>
      </w:pPr>
    </w:p>
    <w:p w14:paraId="7E14827A" w14:textId="52FABFDD" w:rsidR="00C55490" w:rsidRDefault="00C55490" w:rsidP="00637E09">
      <w:pPr>
        <w:spacing w:after="0" w:line="240" w:lineRule="auto"/>
        <w:jc w:val="both"/>
      </w:pPr>
      <w:r>
        <w:t>I added Supplementary Fig. S1 showing the interface of the GUI as the reviewer suggested.</w:t>
      </w:r>
    </w:p>
    <w:p w14:paraId="35F859B7" w14:textId="77777777" w:rsidR="0086269C" w:rsidRDefault="0086269C" w:rsidP="00637E09">
      <w:pPr>
        <w:spacing w:after="0" w:line="240" w:lineRule="auto"/>
        <w:jc w:val="both"/>
      </w:pPr>
    </w:p>
    <w:p w14:paraId="2C76F3C9" w14:textId="58D67B9F" w:rsidR="00637E09" w:rsidRDefault="00637E09" w:rsidP="00637E09">
      <w:pPr>
        <w:spacing w:after="0" w:line="240" w:lineRule="auto"/>
        <w:jc w:val="both"/>
      </w:pPr>
      <w:r w:rsidRPr="00C55490">
        <w:rPr>
          <w:i/>
        </w:rPr>
        <w:t>3, One example of the new feature selection methods for scRNA-seq data can be found in the paper (Townes et al, Feature Selection and Dimension Reduction for Single Cell RNA-Seq based on a Multinomial Model, https://doi.org/10.1101/574574). The authors may consider adding or at least discussing it</w:t>
      </w:r>
      <w:r>
        <w:t>.</w:t>
      </w:r>
    </w:p>
    <w:p w14:paraId="37516B23" w14:textId="4987F887" w:rsidR="00737164" w:rsidRDefault="00737164" w:rsidP="00637E09">
      <w:pPr>
        <w:spacing w:after="0" w:line="240" w:lineRule="auto"/>
        <w:jc w:val="both"/>
      </w:pPr>
    </w:p>
    <w:p w14:paraId="00563295" w14:textId="7CCAC280" w:rsidR="00737164" w:rsidRDefault="00737164" w:rsidP="00637E09">
      <w:pPr>
        <w:spacing w:after="0" w:line="240" w:lineRule="auto"/>
        <w:jc w:val="both"/>
      </w:pPr>
      <w:r>
        <w:t xml:space="preserve">I developed the function </w:t>
      </w:r>
      <w:proofErr w:type="spellStart"/>
      <w:r w:rsidRPr="00737164">
        <w:rPr>
          <w:rFonts w:ascii="Courier New" w:hAnsi="Courier New" w:cs="Courier New"/>
        </w:rPr>
        <w:t>run_glmpca.m</w:t>
      </w:r>
      <w:proofErr w:type="spellEnd"/>
      <w:r>
        <w:t xml:space="preserve"> and included it in the toolbox. I also added the citation the reviewer suggested as follows:</w:t>
      </w:r>
    </w:p>
    <w:p w14:paraId="462FCE45" w14:textId="33090B2D" w:rsidR="002E019E" w:rsidRDefault="002E019E" w:rsidP="00637E09">
      <w:pPr>
        <w:spacing w:after="0" w:line="240" w:lineRule="auto"/>
        <w:jc w:val="both"/>
      </w:pPr>
    </w:p>
    <w:p w14:paraId="7CFE9C94" w14:textId="50A4BE02" w:rsidR="002E019E" w:rsidRDefault="0086269C" w:rsidP="00637E09">
      <w:pPr>
        <w:spacing w:after="0" w:line="240" w:lineRule="auto"/>
        <w:jc w:val="both"/>
      </w:pPr>
      <w:r>
        <w:fldChar w:fldCharType="begin"/>
      </w:r>
      <w:r>
        <w:instrText xml:space="preserve"> ADDIN EN.CITE &lt;EndNote&gt;&lt;Cite&gt;&lt;Author&gt;Townes&lt;/Author&gt;&lt;Year&gt;2019&lt;/Year&gt;&lt;RecNum&gt;6986&lt;/RecNum&gt;&lt;DisplayText&gt;(Townes, et al., 2019)&lt;/DisplayText&gt;&lt;record&gt;&lt;rec-number&gt;6986&lt;/rec-number&gt;&lt;foreign-keys&gt;&lt;key app="EN" db-id="d9pv9etr4pzxfmexf2jpt0xnd5ed50tvvd59" timestamp="1572276043"&gt;6986&lt;/key&gt;&lt;/foreign-keys&gt;&lt;ref-type name="Journal Article"&gt;17&lt;/ref-type&gt;&lt;contributors&gt;&lt;authors&gt;&lt;author&gt;Townes, F. William&lt;/author&gt;&lt;author&gt;Hicks, Stephanie C.&lt;/author&gt;&lt;author&gt;Aryee, Martin J.&lt;/author&gt;&lt;author&gt;Irizarry, Rafael A.&lt;/author&gt;&lt;/authors&gt;&lt;/contributors&gt;&lt;titles&gt;&lt;title&gt;Feature Selection and Dimension Reduction for Single Cell RNA-Seq based on a Multinomial Model&lt;/title&gt;&lt;/titles&gt;&lt;pages&gt;574574&lt;/pages&gt;&lt;dates&gt;&lt;year&gt;2019&lt;/year&gt;&lt;/dates&gt;&lt;urls&gt;&lt;related-urls&gt;&lt;url&gt;https://www.biorxiv.org/content/biorxiv/early/2019/03/11/574574.full.pdf&lt;/url&gt;&lt;/related-urls&gt;&lt;/urls&gt;&lt;electronic-resource-num&gt;10.1101/574574 %J bioRxiv&lt;/electronic-resource-num&gt;&lt;/record&gt;&lt;/Cite&gt;&lt;/EndNote&gt;</w:instrText>
      </w:r>
      <w:r>
        <w:fldChar w:fldCharType="separate"/>
      </w:r>
      <w:r>
        <w:rPr>
          <w:noProof/>
        </w:rPr>
        <w:t>(Townes, et al., 2019)</w:t>
      </w:r>
      <w:r>
        <w:fldChar w:fldCharType="end"/>
      </w:r>
    </w:p>
    <w:p w14:paraId="32CCC8DB" w14:textId="2830F734" w:rsidR="00637E09" w:rsidRDefault="00637E09" w:rsidP="00637E09">
      <w:pPr>
        <w:spacing w:after="0" w:line="240" w:lineRule="auto"/>
        <w:jc w:val="both"/>
      </w:pPr>
    </w:p>
    <w:p w14:paraId="0517AE93" w14:textId="77777777" w:rsidR="0086269C" w:rsidRPr="0086269C" w:rsidRDefault="0086269C" w:rsidP="0086269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6269C">
        <w:t>Townes, F.W.</w:t>
      </w:r>
      <w:r w:rsidRPr="0086269C">
        <w:rPr>
          <w:i/>
        </w:rPr>
        <w:t>, et al.</w:t>
      </w:r>
      <w:r w:rsidRPr="0086269C">
        <w:t xml:space="preserve"> Feature Selection and Dimension Reduction for Single Cell RNA-Seq based on a Multinomial Model. 2019:574574.</w:t>
      </w:r>
    </w:p>
    <w:p w14:paraId="41378299" w14:textId="63CF2950" w:rsidR="00737164" w:rsidRDefault="0086269C" w:rsidP="00737164">
      <w:r>
        <w:lastRenderedPageBreak/>
        <w:fldChar w:fldCharType="end"/>
      </w:r>
      <w:r w:rsidR="00737164" w:rsidRPr="00DA41F4">
        <w:t xml:space="preserve">Again, </w:t>
      </w:r>
      <w:r w:rsidR="00737164">
        <w:t>I</w:t>
      </w:r>
      <w:r w:rsidR="00737164" w:rsidRPr="00DA41F4">
        <w:t xml:space="preserve"> appreciate </w:t>
      </w:r>
      <w:r w:rsidR="00737164">
        <w:t>these constructive</w:t>
      </w:r>
      <w:r w:rsidR="00737164" w:rsidRPr="00DA41F4">
        <w:t xml:space="preserve"> comments. Thank you </w:t>
      </w:r>
      <w:r w:rsidR="00737164">
        <w:t xml:space="preserve">and all </w:t>
      </w:r>
      <w:r w:rsidR="00ED275A">
        <w:t xml:space="preserve">the </w:t>
      </w:r>
      <w:r w:rsidR="00737164">
        <w:t xml:space="preserve">reviewers </w:t>
      </w:r>
      <w:r w:rsidR="00737164" w:rsidRPr="00DA41F4">
        <w:t xml:space="preserve">for taking the time and energy to help </w:t>
      </w:r>
      <w:r w:rsidR="00737164">
        <w:t>me</w:t>
      </w:r>
      <w:r w:rsidR="00737164" w:rsidRPr="00DA41F4">
        <w:t xml:space="preserve"> improve </w:t>
      </w:r>
      <w:r w:rsidR="00737164">
        <w:t>my</w:t>
      </w:r>
      <w:r w:rsidR="00737164" w:rsidRPr="00DA41F4">
        <w:t xml:space="preserve"> paper.</w:t>
      </w:r>
    </w:p>
    <w:p w14:paraId="72D6ADAE" w14:textId="77777777" w:rsidR="00737164" w:rsidRDefault="00737164" w:rsidP="00737164">
      <w:pPr>
        <w:spacing w:after="0" w:line="240" w:lineRule="auto"/>
        <w:jc w:val="both"/>
      </w:pPr>
    </w:p>
    <w:p w14:paraId="30D1F003" w14:textId="77777777" w:rsidR="00737164" w:rsidRDefault="00737164" w:rsidP="00737164">
      <w:pPr>
        <w:spacing w:line="240" w:lineRule="auto"/>
        <w:jc w:val="both"/>
      </w:pPr>
      <w:r w:rsidRPr="00891755">
        <w:t>Sincerely,</w:t>
      </w:r>
    </w:p>
    <w:p w14:paraId="00F16A0D" w14:textId="77777777" w:rsidR="00737164" w:rsidRDefault="00737164" w:rsidP="00737164">
      <w:pPr>
        <w:spacing w:line="240" w:lineRule="auto"/>
        <w:jc w:val="both"/>
      </w:pPr>
      <w:r w:rsidRPr="00891755">
        <w:rPr>
          <w:noProof/>
          <w:lang w:eastAsia="zh-CN"/>
        </w:rPr>
        <w:drawing>
          <wp:anchor distT="0" distB="0" distL="114300" distR="114300" simplePos="0" relativeHeight="251659264" behindDoc="1" locked="0" layoutInCell="1" allowOverlap="1" wp14:anchorId="2D2629D6" wp14:editId="2C1FC678">
            <wp:simplePos x="0" y="0"/>
            <wp:positionH relativeFrom="column">
              <wp:posOffset>-39370</wp:posOffset>
            </wp:positionH>
            <wp:positionV relativeFrom="paragraph">
              <wp:posOffset>130175</wp:posOffset>
            </wp:positionV>
            <wp:extent cx="1463040" cy="742315"/>
            <wp:effectExtent l="0" t="0" r="3810" b="635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ignature.bmp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63040" cy="74231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87E28B9" w14:textId="77777777" w:rsidR="00737164" w:rsidRDefault="00737164" w:rsidP="00737164">
      <w:pPr>
        <w:spacing w:line="240" w:lineRule="auto"/>
        <w:jc w:val="both"/>
      </w:pPr>
    </w:p>
    <w:p w14:paraId="2AED1D4C" w14:textId="77777777" w:rsidR="00737164" w:rsidRDefault="00737164" w:rsidP="00737164">
      <w:pPr>
        <w:spacing w:line="240" w:lineRule="auto"/>
        <w:jc w:val="both"/>
      </w:pPr>
    </w:p>
    <w:p w14:paraId="6589B49D" w14:textId="77777777" w:rsidR="00737164" w:rsidRDefault="00737164" w:rsidP="00737164">
      <w:pPr>
        <w:spacing w:after="0" w:line="240" w:lineRule="auto"/>
        <w:jc w:val="both"/>
      </w:pPr>
      <w:r>
        <w:t>James Cai, Ph.D.</w:t>
      </w:r>
    </w:p>
    <w:p w14:paraId="6EE2DA3A" w14:textId="77777777" w:rsidR="00737164" w:rsidRDefault="00737164" w:rsidP="00737164">
      <w:pPr>
        <w:spacing w:after="0" w:line="240" w:lineRule="auto"/>
        <w:jc w:val="both"/>
      </w:pPr>
      <w:r>
        <w:t>Associate Professor</w:t>
      </w:r>
    </w:p>
    <w:p w14:paraId="0FDAD231" w14:textId="77777777" w:rsidR="00737164" w:rsidRDefault="00737164" w:rsidP="00737164">
      <w:pPr>
        <w:spacing w:after="0" w:line="240" w:lineRule="auto"/>
        <w:jc w:val="both"/>
      </w:pPr>
      <w:r>
        <w:t>Department of Veterinary Integrative Biosciences</w:t>
      </w:r>
    </w:p>
    <w:p w14:paraId="58BE63A9" w14:textId="77777777" w:rsidR="00737164" w:rsidRDefault="00737164" w:rsidP="00737164">
      <w:pPr>
        <w:spacing w:after="0" w:line="240" w:lineRule="auto"/>
        <w:jc w:val="both"/>
      </w:pPr>
      <w:r w:rsidRPr="00560A02">
        <w:t>Department of Electrical &amp; Computer Engineering (affiliated)</w:t>
      </w:r>
    </w:p>
    <w:p w14:paraId="1B023DA3" w14:textId="77777777" w:rsidR="00737164" w:rsidRDefault="00737164" w:rsidP="00737164">
      <w:pPr>
        <w:spacing w:after="0" w:line="240" w:lineRule="auto"/>
        <w:jc w:val="both"/>
      </w:pPr>
      <w:r>
        <w:t>Texas A&amp;M University</w:t>
      </w:r>
    </w:p>
    <w:p w14:paraId="400357A1" w14:textId="77777777" w:rsidR="00737164" w:rsidRDefault="00737164" w:rsidP="00737164">
      <w:pPr>
        <w:spacing w:after="0" w:line="240" w:lineRule="auto"/>
        <w:jc w:val="both"/>
      </w:pPr>
      <w:r>
        <w:t>4458 TAMU</w:t>
      </w:r>
    </w:p>
    <w:p w14:paraId="5B4584EB" w14:textId="77777777" w:rsidR="00737164" w:rsidRDefault="00737164" w:rsidP="00737164">
      <w:pPr>
        <w:spacing w:after="0" w:line="240" w:lineRule="auto"/>
        <w:jc w:val="both"/>
      </w:pPr>
      <w:r>
        <w:t>College Station, TX 77843-4458</w:t>
      </w:r>
    </w:p>
    <w:p w14:paraId="15090583" w14:textId="77777777" w:rsidR="00737164" w:rsidRDefault="00737164" w:rsidP="00737164">
      <w:pPr>
        <w:spacing w:after="0" w:line="240" w:lineRule="auto"/>
        <w:jc w:val="both"/>
      </w:pPr>
      <w:r>
        <w:t>Tel (979) 458-5482 | Fax (979) 847-8981</w:t>
      </w:r>
    </w:p>
    <w:p w14:paraId="162539C6" w14:textId="77777777" w:rsidR="00737164" w:rsidRPr="00695198" w:rsidRDefault="00737164" w:rsidP="00737164">
      <w:pPr>
        <w:spacing w:after="0" w:line="240" w:lineRule="auto"/>
        <w:jc w:val="both"/>
      </w:pPr>
      <w:r>
        <w:t>jcai@tamu.edu</w:t>
      </w:r>
    </w:p>
    <w:bookmarkEnd w:id="0"/>
    <w:p w14:paraId="49E3BF87" w14:textId="36CB8675" w:rsidR="00737164" w:rsidRPr="00695198" w:rsidRDefault="00737164" w:rsidP="00631F01"/>
    <w:sectPr w:rsidR="00737164" w:rsidRPr="00695198" w:rsidSect="00384AD7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5D52D55" w14:textId="77777777" w:rsidR="006A4BC0" w:rsidRDefault="006A4BC0" w:rsidP="001B2AA6">
      <w:pPr>
        <w:spacing w:after="0" w:line="240" w:lineRule="auto"/>
      </w:pPr>
      <w:r>
        <w:separator/>
      </w:r>
    </w:p>
  </w:endnote>
  <w:endnote w:type="continuationSeparator" w:id="0">
    <w:p w14:paraId="2AC6E6B4" w14:textId="77777777" w:rsidR="006A4BC0" w:rsidRDefault="006A4BC0" w:rsidP="001B2A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43250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411AE39" w14:textId="77777777" w:rsidR="001D1108" w:rsidRDefault="001D110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1690E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75559539" w14:textId="77777777" w:rsidR="001D1108" w:rsidRDefault="001D110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216975" w14:textId="77777777" w:rsidR="006A4BC0" w:rsidRDefault="006A4BC0" w:rsidP="001B2AA6">
      <w:pPr>
        <w:spacing w:after="0" w:line="240" w:lineRule="auto"/>
      </w:pPr>
      <w:r>
        <w:separator/>
      </w:r>
    </w:p>
  </w:footnote>
  <w:footnote w:type="continuationSeparator" w:id="0">
    <w:p w14:paraId="09EE2FEF" w14:textId="77777777" w:rsidR="006A4BC0" w:rsidRDefault="006A4BC0" w:rsidP="001B2AA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60145B"/>
    <w:multiLevelType w:val="hybridMultilevel"/>
    <w:tmpl w:val="296A4E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C606E1C"/>
    <w:multiLevelType w:val="hybridMultilevel"/>
    <w:tmpl w:val="C66CBC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4413505"/>
    <w:multiLevelType w:val="hybridMultilevel"/>
    <w:tmpl w:val="9AE842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FCC0939"/>
    <w:multiLevelType w:val="hybridMultilevel"/>
    <w:tmpl w:val="200816D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08921A5"/>
    <w:multiLevelType w:val="hybridMultilevel"/>
    <w:tmpl w:val="950A27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8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I0NzYxsrA0MzOxMDZV0lEKTi0uzszPAykwrQUAFq3Sj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986&lt;/item&gt;&lt;/record-ids&gt;&lt;/item&gt;&lt;/Libraries&gt;"/>
  </w:docVars>
  <w:rsids>
    <w:rsidRoot w:val="00735469"/>
    <w:rsid w:val="0000106E"/>
    <w:rsid w:val="00001DA7"/>
    <w:rsid w:val="00002A8D"/>
    <w:rsid w:val="00005754"/>
    <w:rsid w:val="00006E6B"/>
    <w:rsid w:val="00007355"/>
    <w:rsid w:val="00010655"/>
    <w:rsid w:val="00013FAE"/>
    <w:rsid w:val="0002133F"/>
    <w:rsid w:val="000467F8"/>
    <w:rsid w:val="00050EA2"/>
    <w:rsid w:val="00053E9D"/>
    <w:rsid w:val="00063627"/>
    <w:rsid w:val="000702AE"/>
    <w:rsid w:val="00076C00"/>
    <w:rsid w:val="000774E6"/>
    <w:rsid w:val="00077EAC"/>
    <w:rsid w:val="000838C1"/>
    <w:rsid w:val="00084A3D"/>
    <w:rsid w:val="00085398"/>
    <w:rsid w:val="0008664D"/>
    <w:rsid w:val="000871EF"/>
    <w:rsid w:val="0009257D"/>
    <w:rsid w:val="000926AD"/>
    <w:rsid w:val="00097020"/>
    <w:rsid w:val="000A0087"/>
    <w:rsid w:val="000B1AD6"/>
    <w:rsid w:val="000B2EF2"/>
    <w:rsid w:val="000B50CE"/>
    <w:rsid w:val="000B6715"/>
    <w:rsid w:val="000C32B1"/>
    <w:rsid w:val="000C38B5"/>
    <w:rsid w:val="000C7505"/>
    <w:rsid w:val="000D4871"/>
    <w:rsid w:val="000D72C1"/>
    <w:rsid w:val="000E378C"/>
    <w:rsid w:val="000E5310"/>
    <w:rsid w:val="000F21B5"/>
    <w:rsid w:val="000F5308"/>
    <w:rsid w:val="000F5832"/>
    <w:rsid w:val="0010147B"/>
    <w:rsid w:val="00107304"/>
    <w:rsid w:val="001105DF"/>
    <w:rsid w:val="00112BE8"/>
    <w:rsid w:val="00112C9E"/>
    <w:rsid w:val="00113D0C"/>
    <w:rsid w:val="001176AD"/>
    <w:rsid w:val="00120CF7"/>
    <w:rsid w:val="00134E02"/>
    <w:rsid w:val="00151F6F"/>
    <w:rsid w:val="00152F34"/>
    <w:rsid w:val="00153BC2"/>
    <w:rsid w:val="00172EAE"/>
    <w:rsid w:val="00177103"/>
    <w:rsid w:val="00182C82"/>
    <w:rsid w:val="001852B1"/>
    <w:rsid w:val="001872B8"/>
    <w:rsid w:val="00193DD3"/>
    <w:rsid w:val="001B2AA6"/>
    <w:rsid w:val="001B376D"/>
    <w:rsid w:val="001C0A45"/>
    <w:rsid w:val="001D0760"/>
    <w:rsid w:val="001D1108"/>
    <w:rsid w:val="002002EF"/>
    <w:rsid w:val="00202387"/>
    <w:rsid w:val="00206F2C"/>
    <w:rsid w:val="002120BC"/>
    <w:rsid w:val="00222CD1"/>
    <w:rsid w:val="00225F22"/>
    <w:rsid w:val="00231171"/>
    <w:rsid w:val="0023222D"/>
    <w:rsid w:val="002322B3"/>
    <w:rsid w:val="00232983"/>
    <w:rsid w:val="002368C5"/>
    <w:rsid w:val="0024315F"/>
    <w:rsid w:val="00243213"/>
    <w:rsid w:val="00252F8E"/>
    <w:rsid w:val="002545BD"/>
    <w:rsid w:val="002565E6"/>
    <w:rsid w:val="00257BA2"/>
    <w:rsid w:val="00265870"/>
    <w:rsid w:val="00272695"/>
    <w:rsid w:val="00274165"/>
    <w:rsid w:val="00277EF2"/>
    <w:rsid w:val="00285863"/>
    <w:rsid w:val="00287E01"/>
    <w:rsid w:val="002941B3"/>
    <w:rsid w:val="00296FD7"/>
    <w:rsid w:val="002978CC"/>
    <w:rsid w:val="002A2C7A"/>
    <w:rsid w:val="002B7F99"/>
    <w:rsid w:val="002D040A"/>
    <w:rsid w:val="002D3772"/>
    <w:rsid w:val="002E019E"/>
    <w:rsid w:val="002E32FA"/>
    <w:rsid w:val="002E6347"/>
    <w:rsid w:val="002F0A27"/>
    <w:rsid w:val="003048E5"/>
    <w:rsid w:val="0030534C"/>
    <w:rsid w:val="0030722C"/>
    <w:rsid w:val="003107B1"/>
    <w:rsid w:val="00316666"/>
    <w:rsid w:val="0031690E"/>
    <w:rsid w:val="00317CBF"/>
    <w:rsid w:val="00320311"/>
    <w:rsid w:val="003203F3"/>
    <w:rsid w:val="003275AA"/>
    <w:rsid w:val="00335011"/>
    <w:rsid w:val="00340D98"/>
    <w:rsid w:val="003421FC"/>
    <w:rsid w:val="00357068"/>
    <w:rsid w:val="00361A46"/>
    <w:rsid w:val="0038486F"/>
    <w:rsid w:val="00384AD7"/>
    <w:rsid w:val="00390B13"/>
    <w:rsid w:val="00394C9A"/>
    <w:rsid w:val="003968BD"/>
    <w:rsid w:val="003A014D"/>
    <w:rsid w:val="003A349C"/>
    <w:rsid w:val="003B0BF5"/>
    <w:rsid w:val="003B3A68"/>
    <w:rsid w:val="003C6757"/>
    <w:rsid w:val="003D2C9B"/>
    <w:rsid w:val="003D3DF5"/>
    <w:rsid w:val="003D6201"/>
    <w:rsid w:val="003E2333"/>
    <w:rsid w:val="003E6D7A"/>
    <w:rsid w:val="003F1C9D"/>
    <w:rsid w:val="003F5BF0"/>
    <w:rsid w:val="003F6057"/>
    <w:rsid w:val="003F66A4"/>
    <w:rsid w:val="003F71A9"/>
    <w:rsid w:val="0041691F"/>
    <w:rsid w:val="004211F2"/>
    <w:rsid w:val="00430D0C"/>
    <w:rsid w:val="004431BB"/>
    <w:rsid w:val="00443F8F"/>
    <w:rsid w:val="004462F3"/>
    <w:rsid w:val="004509ED"/>
    <w:rsid w:val="0046135F"/>
    <w:rsid w:val="00475B70"/>
    <w:rsid w:val="0048253C"/>
    <w:rsid w:val="00483868"/>
    <w:rsid w:val="004A2EEC"/>
    <w:rsid w:val="004A45FC"/>
    <w:rsid w:val="004B544C"/>
    <w:rsid w:val="004C1457"/>
    <w:rsid w:val="004D722E"/>
    <w:rsid w:val="004E186A"/>
    <w:rsid w:val="004E532E"/>
    <w:rsid w:val="004F1C26"/>
    <w:rsid w:val="004F3DE3"/>
    <w:rsid w:val="004F4F87"/>
    <w:rsid w:val="004F5BBF"/>
    <w:rsid w:val="00504309"/>
    <w:rsid w:val="00515C68"/>
    <w:rsid w:val="0051654F"/>
    <w:rsid w:val="0052063D"/>
    <w:rsid w:val="00530DF9"/>
    <w:rsid w:val="00530E17"/>
    <w:rsid w:val="00532423"/>
    <w:rsid w:val="0053441D"/>
    <w:rsid w:val="005345A7"/>
    <w:rsid w:val="0053642D"/>
    <w:rsid w:val="00536F01"/>
    <w:rsid w:val="00540859"/>
    <w:rsid w:val="005523AA"/>
    <w:rsid w:val="00560A02"/>
    <w:rsid w:val="00561B7F"/>
    <w:rsid w:val="00564118"/>
    <w:rsid w:val="00571492"/>
    <w:rsid w:val="00572E74"/>
    <w:rsid w:val="005754F7"/>
    <w:rsid w:val="00585FD7"/>
    <w:rsid w:val="00586347"/>
    <w:rsid w:val="00596571"/>
    <w:rsid w:val="005A0E8F"/>
    <w:rsid w:val="005C2680"/>
    <w:rsid w:val="005D624B"/>
    <w:rsid w:val="005D789C"/>
    <w:rsid w:val="005E1B48"/>
    <w:rsid w:val="005E4DA1"/>
    <w:rsid w:val="005E60D0"/>
    <w:rsid w:val="005E7A23"/>
    <w:rsid w:val="005F36C9"/>
    <w:rsid w:val="005F55E4"/>
    <w:rsid w:val="005F65B5"/>
    <w:rsid w:val="005F7707"/>
    <w:rsid w:val="0060047D"/>
    <w:rsid w:val="00602D7E"/>
    <w:rsid w:val="00606BD8"/>
    <w:rsid w:val="00613AC1"/>
    <w:rsid w:val="00620C0A"/>
    <w:rsid w:val="00622E06"/>
    <w:rsid w:val="00623A90"/>
    <w:rsid w:val="00631F01"/>
    <w:rsid w:val="0063427F"/>
    <w:rsid w:val="00636B88"/>
    <w:rsid w:val="00637E09"/>
    <w:rsid w:val="00643A21"/>
    <w:rsid w:val="006504B6"/>
    <w:rsid w:val="00664169"/>
    <w:rsid w:val="00672C77"/>
    <w:rsid w:val="00675253"/>
    <w:rsid w:val="006772C1"/>
    <w:rsid w:val="00681D6B"/>
    <w:rsid w:val="00684BE3"/>
    <w:rsid w:val="006850D1"/>
    <w:rsid w:val="00690014"/>
    <w:rsid w:val="00694AE1"/>
    <w:rsid w:val="00695198"/>
    <w:rsid w:val="006A02E1"/>
    <w:rsid w:val="006A0CC9"/>
    <w:rsid w:val="006A4BC0"/>
    <w:rsid w:val="006B3DDA"/>
    <w:rsid w:val="006C2E1C"/>
    <w:rsid w:val="006C4DB5"/>
    <w:rsid w:val="006D31A0"/>
    <w:rsid w:val="006D68C1"/>
    <w:rsid w:val="006D70A8"/>
    <w:rsid w:val="006E713F"/>
    <w:rsid w:val="006E75F8"/>
    <w:rsid w:val="006E7972"/>
    <w:rsid w:val="006F05E5"/>
    <w:rsid w:val="006F3529"/>
    <w:rsid w:val="006F3E9C"/>
    <w:rsid w:val="006F4535"/>
    <w:rsid w:val="006F6E64"/>
    <w:rsid w:val="007045AB"/>
    <w:rsid w:val="007106EF"/>
    <w:rsid w:val="00711F9E"/>
    <w:rsid w:val="00712903"/>
    <w:rsid w:val="0072423E"/>
    <w:rsid w:val="007278E5"/>
    <w:rsid w:val="00732B4B"/>
    <w:rsid w:val="00734566"/>
    <w:rsid w:val="00735469"/>
    <w:rsid w:val="00737164"/>
    <w:rsid w:val="00737DE7"/>
    <w:rsid w:val="0075369C"/>
    <w:rsid w:val="007610A3"/>
    <w:rsid w:val="007636A3"/>
    <w:rsid w:val="00765154"/>
    <w:rsid w:val="007677A2"/>
    <w:rsid w:val="0077013A"/>
    <w:rsid w:val="00771ADD"/>
    <w:rsid w:val="00781A7E"/>
    <w:rsid w:val="0078625D"/>
    <w:rsid w:val="00786419"/>
    <w:rsid w:val="0079074D"/>
    <w:rsid w:val="007A07D9"/>
    <w:rsid w:val="007A26CF"/>
    <w:rsid w:val="007A4CE6"/>
    <w:rsid w:val="007A56AD"/>
    <w:rsid w:val="007B1F5D"/>
    <w:rsid w:val="007B2F1B"/>
    <w:rsid w:val="007B333F"/>
    <w:rsid w:val="007B460F"/>
    <w:rsid w:val="007D79CE"/>
    <w:rsid w:val="007E40A4"/>
    <w:rsid w:val="007F1312"/>
    <w:rsid w:val="007F42AD"/>
    <w:rsid w:val="00806032"/>
    <w:rsid w:val="00807F86"/>
    <w:rsid w:val="00811C04"/>
    <w:rsid w:val="00812C1A"/>
    <w:rsid w:val="00814BA2"/>
    <w:rsid w:val="00833BEA"/>
    <w:rsid w:val="00836588"/>
    <w:rsid w:val="008435F2"/>
    <w:rsid w:val="00846BA7"/>
    <w:rsid w:val="0085248C"/>
    <w:rsid w:val="00853887"/>
    <w:rsid w:val="00853E9E"/>
    <w:rsid w:val="0086269C"/>
    <w:rsid w:val="00864B00"/>
    <w:rsid w:val="00864EC4"/>
    <w:rsid w:val="008705E4"/>
    <w:rsid w:val="008720B0"/>
    <w:rsid w:val="008741C8"/>
    <w:rsid w:val="008751A5"/>
    <w:rsid w:val="00875F43"/>
    <w:rsid w:val="008772DA"/>
    <w:rsid w:val="008804E4"/>
    <w:rsid w:val="00887DB3"/>
    <w:rsid w:val="0089281E"/>
    <w:rsid w:val="0089405F"/>
    <w:rsid w:val="00895ABE"/>
    <w:rsid w:val="00896EFA"/>
    <w:rsid w:val="00897C6F"/>
    <w:rsid w:val="008A3812"/>
    <w:rsid w:val="008C4984"/>
    <w:rsid w:val="008D2DC0"/>
    <w:rsid w:val="008D2EC5"/>
    <w:rsid w:val="008D3F73"/>
    <w:rsid w:val="008E25AE"/>
    <w:rsid w:val="008E3504"/>
    <w:rsid w:val="008E4555"/>
    <w:rsid w:val="008F79B2"/>
    <w:rsid w:val="00903F75"/>
    <w:rsid w:val="00904A8D"/>
    <w:rsid w:val="00912E94"/>
    <w:rsid w:val="00913828"/>
    <w:rsid w:val="00925183"/>
    <w:rsid w:val="00925564"/>
    <w:rsid w:val="00927B0E"/>
    <w:rsid w:val="0093096B"/>
    <w:rsid w:val="00931415"/>
    <w:rsid w:val="00934D12"/>
    <w:rsid w:val="00935422"/>
    <w:rsid w:val="009436F4"/>
    <w:rsid w:val="009501A1"/>
    <w:rsid w:val="00950BFD"/>
    <w:rsid w:val="00953AAD"/>
    <w:rsid w:val="00956FC4"/>
    <w:rsid w:val="009601C2"/>
    <w:rsid w:val="009609EC"/>
    <w:rsid w:val="009612C0"/>
    <w:rsid w:val="00963022"/>
    <w:rsid w:val="00975626"/>
    <w:rsid w:val="00985A9C"/>
    <w:rsid w:val="00994F10"/>
    <w:rsid w:val="00997262"/>
    <w:rsid w:val="009A3E19"/>
    <w:rsid w:val="009A3F1D"/>
    <w:rsid w:val="009B664B"/>
    <w:rsid w:val="009C6D3D"/>
    <w:rsid w:val="009D455E"/>
    <w:rsid w:val="009D4AF0"/>
    <w:rsid w:val="009D77CD"/>
    <w:rsid w:val="009E53D9"/>
    <w:rsid w:val="009E7A10"/>
    <w:rsid w:val="009F2930"/>
    <w:rsid w:val="009F3431"/>
    <w:rsid w:val="009F50B2"/>
    <w:rsid w:val="00A0035B"/>
    <w:rsid w:val="00A0455C"/>
    <w:rsid w:val="00A11D26"/>
    <w:rsid w:val="00A145D0"/>
    <w:rsid w:val="00A16855"/>
    <w:rsid w:val="00A20EF0"/>
    <w:rsid w:val="00A22207"/>
    <w:rsid w:val="00A24E6B"/>
    <w:rsid w:val="00A25700"/>
    <w:rsid w:val="00A2635D"/>
    <w:rsid w:val="00A31E2D"/>
    <w:rsid w:val="00A35903"/>
    <w:rsid w:val="00A4004A"/>
    <w:rsid w:val="00A41264"/>
    <w:rsid w:val="00A417DD"/>
    <w:rsid w:val="00A44FC5"/>
    <w:rsid w:val="00A55B65"/>
    <w:rsid w:val="00A66DE6"/>
    <w:rsid w:val="00A6762D"/>
    <w:rsid w:val="00A93E0E"/>
    <w:rsid w:val="00AB2825"/>
    <w:rsid w:val="00AB50B9"/>
    <w:rsid w:val="00AC1E20"/>
    <w:rsid w:val="00AC2EEA"/>
    <w:rsid w:val="00AD3309"/>
    <w:rsid w:val="00AE26A7"/>
    <w:rsid w:val="00AE2F10"/>
    <w:rsid w:val="00AF2DAF"/>
    <w:rsid w:val="00AF38CC"/>
    <w:rsid w:val="00B06F4D"/>
    <w:rsid w:val="00B12077"/>
    <w:rsid w:val="00B13A7F"/>
    <w:rsid w:val="00B14118"/>
    <w:rsid w:val="00B17CFB"/>
    <w:rsid w:val="00B346FF"/>
    <w:rsid w:val="00B413D4"/>
    <w:rsid w:val="00B61D8A"/>
    <w:rsid w:val="00B62308"/>
    <w:rsid w:val="00B72DEB"/>
    <w:rsid w:val="00B82B57"/>
    <w:rsid w:val="00B831C1"/>
    <w:rsid w:val="00B849D2"/>
    <w:rsid w:val="00B85706"/>
    <w:rsid w:val="00B91D3E"/>
    <w:rsid w:val="00B96D6A"/>
    <w:rsid w:val="00B97B47"/>
    <w:rsid w:val="00BA0752"/>
    <w:rsid w:val="00BA6480"/>
    <w:rsid w:val="00BB0D2A"/>
    <w:rsid w:val="00BB4769"/>
    <w:rsid w:val="00BC02B3"/>
    <w:rsid w:val="00BC09E8"/>
    <w:rsid w:val="00BC11A3"/>
    <w:rsid w:val="00BC2234"/>
    <w:rsid w:val="00BC2544"/>
    <w:rsid w:val="00BC3C9B"/>
    <w:rsid w:val="00BC58BD"/>
    <w:rsid w:val="00BD3F42"/>
    <w:rsid w:val="00BD4E66"/>
    <w:rsid w:val="00BE3DE8"/>
    <w:rsid w:val="00BF0605"/>
    <w:rsid w:val="00BF333A"/>
    <w:rsid w:val="00C06AC6"/>
    <w:rsid w:val="00C11A46"/>
    <w:rsid w:val="00C1709B"/>
    <w:rsid w:val="00C21148"/>
    <w:rsid w:val="00C226D3"/>
    <w:rsid w:val="00C23E35"/>
    <w:rsid w:val="00C25DF6"/>
    <w:rsid w:val="00C30342"/>
    <w:rsid w:val="00C47B3A"/>
    <w:rsid w:val="00C528C0"/>
    <w:rsid w:val="00C55490"/>
    <w:rsid w:val="00C6692F"/>
    <w:rsid w:val="00C7753E"/>
    <w:rsid w:val="00C87DB4"/>
    <w:rsid w:val="00C92E59"/>
    <w:rsid w:val="00C96590"/>
    <w:rsid w:val="00CA2A3F"/>
    <w:rsid w:val="00CA2F94"/>
    <w:rsid w:val="00CB0890"/>
    <w:rsid w:val="00CB226E"/>
    <w:rsid w:val="00CB5866"/>
    <w:rsid w:val="00CD1904"/>
    <w:rsid w:val="00CD34B7"/>
    <w:rsid w:val="00CE6A0B"/>
    <w:rsid w:val="00CE75EF"/>
    <w:rsid w:val="00CF37BC"/>
    <w:rsid w:val="00CF3C11"/>
    <w:rsid w:val="00CF5426"/>
    <w:rsid w:val="00CF59A5"/>
    <w:rsid w:val="00D076C5"/>
    <w:rsid w:val="00D12ACC"/>
    <w:rsid w:val="00D15C5C"/>
    <w:rsid w:val="00D219C2"/>
    <w:rsid w:val="00D21B01"/>
    <w:rsid w:val="00D22C33"/>
    <w:rsid w:val="00D31099"/>
    <w:rsid w:val="00D4339F"/>
    <w:rsid w:val="00D44247"/>
    <w:rsid w:val="00D449FF"/>
    <w:rsid w:val="00D501FB"/>
    <w:rsid w:val="00D502E9"/>
    <w:rsid w:val="00D54F02"/>
    <w:rsid w:val="00D62B1F"/>
    <w:rsid w:val="00D71E4E"/>
    <w:rsid w:val="00D73BD8"/>
    <w:rsid w:val="00D74222"/>
    <w:rsid w:val="00D76449"/>
    <w:rsid w:val="00D81DF1"/>
    <w:rsid w:val="00D84D46"/>
    <w:rsid w:val="00D856F2"/>
    <w:rsid w:val="00D87CCD"/>
    <w:rsid w:val="00D954EC"/>
    <w:rsid w:val="00D96D38"/>
    <w:rsid w:val="00DA3B51"/>
    <w:rsid w:val="00DA6C4A"/>
    <w:rsid w:val="00DA72A6"/>
    <w:rsid w:val="00DB05C4"/>
    <w:rsid w:val="00DB4A8E"/>
    <w:rsid w:val="00DD06AF"/>
    <w:rsid w:val="00DD45F5"/>
    <w:rsid w:val="00DE32D1"/>
    <w:rsid w:val="00DE3EC3"/>
    <w:rsid w:val="00DF1085"/>
    <w:rsid w:val="00DF2907"/>
    <w:rsid w:val="00DF419F"/>
    <w:rsid w:val="00DF75C4"/>
    <w:rsid w:val="00E02139"/>
    <w:rsid w:val="00E0443A"/>
    <w:rsid w:val="00E04725"/>
    <w:rsid w:val="00E121DF"/>
    <w:rsid w:val="00E124AB"/>
    <w:rsid w:val="00E179D7"/>
    <w:rsid w:val="00E227D8"/>
    <w:rsid w:val="00E242D2"/>
    <w:rsid w:val="00E26B18"/>
    <w:rsid w:val="00E27D49"/>
    <w:rsid w:val="00E30573"/>
    <w:rsid w:val="00E36C82"/>
    <w:rsid w:val="00E37472"/>
    <w:rsid w:val="00E435A5"/>
    <w:rsid w:val="00E43963"/>
    <w:rsid w:val="00E47297"/>
    <w:rsid w:val="00E523DE"/>
    <w:rsid w:val="00E579F8"/>
    <w:rsid w:val="00E640AD"/>
    <w:rsid w:val="00E6579E"/>
    <w:rsid w:val="00E84BD7"/>
    <w:rsid w:val="00E93A05"/>
    <w:rsid w:val="00E955B4"/>
    <w:rsid w:val="00EA06BF"/>
    <w:rsid w:val="00EA1FE5"/>
    <w:rsid w:val="00EA3003"/>
    <w:rsid w:val="00EB355F"/>
    <w:rsid w:val="00EB6121"/>
    <w:rsid w:val="00EB62E2"/>
    <w:rsid w:val="00EC0AAD"/>
    <w:rsid w:val="00EC0E09"/>
    <w:rsid w:val="00EC7B9D"/>
    <w:rsid w:val="00EC7BAD"/>
    <w:rsid w:val="00ED275A"/>
    <w:rsid w:val="00ED79DD"/>
    <w:rsid w:val="00EE0C33"/>
    <w:rsid w:val="00EE1793"/>
    <w:rsid w:val="00EF04FE"/>
    <w:rsid w:val="00EF307B"/>
    <w:rsid w:val="00EF6E6F"/>
    <w:rsid w:val="00F0099E"/>
    <w:rsid w:val="00F01182"/>
    <w:rsid w:val="00F1703E"/>
    <w:rsid w:val="00F206BA"/>
    <w:rsid w:val="00F25DC3"/>
    <w:rsid w:val="00F25F6C"/>
    <w:rsid w:val="00F32213"/>
    <w:rsid w:val="00F338DE"/>
    <w:rsid w:val="00F35BF6"/>
    <w:rsid w:val="00F36F5C"/>
    <w:rsid w:val="00F41C3B"/>
    <w:rsid w:val="00F41E02"/>
    <w:rsid w:val="00F51C92"/>
    <w:rsid w:val="00F55D96"/>
    <w:rsid w:val="00F56279"/>
    <w:rsid w:val="00F613A0"/>
    <w:rsid w:val="00F62EF2"/>
    <w:rsid w:val="00F67792"/>
    <w:rsid w:val="00F739F7"/>
    <w:rsid w:val="00F743F7"/>
    <w:rsid w:val="00F81687"/>
    <w:rsid w:val="00F818FC"/>
    <w:rsid w:val="00F82460"/>
    <w:rsid w:val="00F82C2B"/>
    <w:rsid w:val="00F856EC"/>
    <w:rsid w:val="00F93DCB"/>
    <w:rsid w:val="00FA02FC"/>
    <w:rsid w:val="00FC001F"/>
    <w:rsid w:val="00FC7669"/>
    <w:rsid w:val="00FC7E3E"/>
    <w:rsid w:val="00FE28E3"/>
    <w:rsid w:val="00FE3133"/>
    <w:rsid w:val="00FE4976"/>
    <w:rsid w:val="00FF0AE0"/>
    <w:rsid w:val="00FF3DBF"/>
    <w:rsid w:val="00FF73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B935D8F"/>
  <w15:docId w15:val="{61576598-9FC3-41AF-98BF-A85B2CBD76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B664B"/>
    <w:rPr>
      <w:rFonts w:ascii="Georgia" w:hAnsi="Georg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9B664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B664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B664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B664B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1703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2C2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2C2B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9B664B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B664B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B664B"/>
    <w:rPr>
      <w:rFonts w:asciiTheme="majorHAnsi" w:eastAsiaTheme="majorEastAsia" w:hAnsiTheme="majorHAnsi" w:cstheme="majorBidi"/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9F50B2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B2A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B2AA6"/>
    <w:rPr>
      <w:rFonts w:ascii="Georgia" w:hAnsi="Georgia"/>
    </w:rPr>
  </w:style>
  <w:style w:type="paragraph" w:styleId="Footer">
    <w:name w:val="footer"/>
    <w:basedOn w:val="Normal"/>
    <w:link w:val="FooterChar"/>
    <w:uiPriority w:val="99"/>
    <w:unhideWhenUsed/>
    <w:rsid w:val="001B2A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B2AA6"/>
    <w:rPr>
      <w:rFonts w:ascii="Georgia" w:hAnsi="Georgia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FF73E8"/>
  </w:style>
  <w:style w:type="character" w:customStyle="1" w:styleId="DateChar">
    <w:name w:val="Date Char"/>
    <w:basedOn w:val="DefaultParagraphFont"/>
    <w:link w:val="Date"/>
    <w:uiPriority w:val="99"/>
    <w:semiHidden/>
    <w:rsid w:val="00FF73E8"/>
    <w:rPr>
      <w:rFonts w:ascii="Georgia" w:hAnsi="Georgia"/>
    </w:rPr>
  </w:style>
  <w:style w:type="character" w:styleId="PlaceholderText">
    <w:name w:val="Placeholder Text"/>
    <w:basedOn w:val="DefaultParagraphFont"/>
    <w:uiPriority w:val="99"/>
    <w:semiHidden/>
    <w:rsid w:val="00DD06AF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C001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86269C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269C"/>
    <w:rPr>
      <w:rFonts w:ascii="Georgia" w:hAnsi="Georgia"/>
      <w:noProof/>
    </w:rPr>
  </w:style>
  <w:style w:type="paragraph" w:customStyle="1" w:styleId="EndNoteBibliography">
    <w:name w:val="EndNote Bibliography"/>
    <w:basedOn w:val="Normal"/>
    <w:link w:val="EndNoteBibliographyChar"/>
    <w:rsid w:val="0086269C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6269C"/>
    <w:rPr>
      <w:rFonts w:ascii="Georgia" w:hAnsi="Georgia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2598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7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9452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13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64988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F52FBD-4D5A-4330-B067-01B09E37BD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</TotalTime>
  <Pages>1</Pages>
  <Words>415</Words>
  <Characters>2368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27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anda -Laptop</dc:creator>
  <cp:lastModifiedBy>Cai, James</cp:lastModifiedBy>
  <cp:revision>35</cp:revision>
  <cp:lastPrinted>2013-03-11T15:50:00Z</cp:lastPrinted>
  <dcterms:created xsi:type="dcterms:W3CDTF">2014-06-11T13:54:00Z</dcterms:created>
  <dcterms:modified xsi:type="dcterms:W3CDTF">2019-10-29T13:56:00Z</dcterms:modified>
</cp:coreProperties>
</file>